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66241513" w:rsidR="00062C68" w:rsidRPr="008155D7" w:rsidRDefault="008C30A6" w:rsidP="00062C68">
      <w:pPr>
        <w:rPr>
          <w:rFonts w:ascii="Times New Roman" w:hAnsi="Times New Roman" w:cs="Times New Roman"/>
          <w:b/>
          <w:sz w:val="24"/>
          <w:szCs w:val="24"/>
          <w:lang w:val="en-GB"/>
        </w:rPr>
      </w:pPr>
      <w:bookmarkStart w:id="0" w:name="_GoBack"/>
      <w:bookmarkEnd w:id="0"/>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C0159A">
        <w:rPr>
          <w:rFonts w:ascii="Times New Roman" w:hAnsi="Times New Roman" w:cs="Times New Roman"/>
          <w:b/>
          <w:sz w:val="24"/>
          <w:szCs w:val="24"/>
          <w:lang w:val="en-GB"/>
        </w:rPr>
        <w:t>“</w:t>
      </w:r>
      <w:r w:rsidR="00C0159A" w:rsidRPr="00182559">
        <w:rPr>
          <w:rFonts w:ascii="Times New Roman" w:hAnsi="Times New Roman" w:cs="Times New Roman"/>
          <w:b/>
          <w:sz w:val="24"/>
          <w:szCs w:val="24"/>
        </w:rPr>
        <w:t>The upsurge of homicides and its impact on life expectancy and lifespan inequality in Mexico, 2005-2015</w:t>
      </w:r>
      <w:r w:rsidR="00C0159A">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4DC678F6"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3D6D4B8A" w14:textId="77777777" w:rsidR="00062C68" w:rsidRPr="008155D7" w:rsidRDefault="00062C68" w:rsidP="00062C68">
      <w:pPr>
        <w:rPr>
          <w:rFonts w:ascii="Times New Roman" w:hAnsi="Times New Roman" w:cs="Times New Roman"/>
          <w:b/>
          <w:sz w:val="24"/>
          <w:szCs w:val="24"/>
          <w:lang w:val="en-GB"/>
        </w:rPr>
      </w:pPr>
    </w:p>
    <w:p w14:paraId="4E143F6D" w14:textId="45047684" w:rsidR="00062C68" w:rsidRPr="008155D7" w:rsidRDefault="00062C68" w:rsidP="00AD383C">
      <w:pPr>
        <w:rPr>
          <w:rFonts w:ascii="Times New Roman" w:hAnsi="Times New Roman" w:cs="Times New Roman"/>
          <w:sz w:val="24"/>
          <w:szCs w:val="24"/>
          <w:lang w:val="en-GB"/>
        </w:rPr>
      </w:pPr>
      <w:r w:rsidRPr="008155D7">
        <w:rPr>
          <w:rFonts w:ascii="Times New Roman" w:hAnsi="Times New Roman" w:cs="Times New Roman"/>
          <w:b/>
          <w:sz w:val="24"/>
          <w:szCs w:val="24"/>
          <w:lang w:val="en-GB"/>
        </w:rPr>
        <w:t>Author affiliations:</w:t>
      </w:r>
      <w:r w:rsidR="00AD383C" w:rsidRPr="00AD383C">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78D82A9B" w14:textId="77777777" w:rsidR="00AD383C" w:rsidRDefault="00AD383C" w:rsidP="00062C68">
      <w:pPr>
        <w:rPr>
          <w:rFonts w:ascii="Times New Roman" w:hAnsi="Times New Roman" w:cs="Times New Roman"/>
          <w:sz w:val="24"/>
          <w:szCs w:val="24"/>
          <w:vertAlign w:val="superscript"/>
          <w:lang w:val="en-GB"/>
        </w:rPr>
      </w:pPr>
    </w:p>
    <w:p w14:paraId="3F75CE29" w14:textId="4AF5A5DD"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5D2D9FE8" w14:textId="77777777" w:rsidR="00AD383C" w:rsidRDefault="00AD383C">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664F56"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664F56"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8"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p>
    <w:p w14:paraId="31CF6558" w14:textId="5CFDA485" w:rsidR="00534499" w:rsidRDefault="00181C7A">
      <w:pPr>
        <w:rPr>
          <w:rFonts w:ascii="Times New Roman" w:eastAsiaTheme="minorEastAsia" w:hAnsi="Times New Roman" w:cs="Times New Roman"/>
          <w:b/>
        </w:rPr>
      </w:pPr>
      <w:r>
        <w:rPr>
          <w:noProof/>
        </w:rPr>
        <w:drawing>
          <wp:inline distT="0" distB="0" distL="0" distR="0" wp14:anchorId="099D6467" wp14:editId="7C000DE3">
            <wp:extent cx="5943600" cy="3361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1055"/>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3E88CFCC" w:rsidR="00F95711" w:rsidRDefault="00F61B9B">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sidR="00D0324D">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2198ADC9" w14:textId="0244FFFD" w:rsidR="006F773A" w:rsidRDefault="006F773A">
      <w:pPr>
        <w:rPr>
          <w:rFonts w:ascii="Times New Roman" w:eastAsiaTheme="minorEastAsia" w:hAnsi="Times New Roman" w:cs="Times New Roman"/>
          <w:b/>
        </w:rPr>
      </w:pPr>
      <w:r>
        <w:rPr>
          <w:noProof/>
        </w:rPr>
        <w:drawing>
          <wp:inline distT="0" distB="0" distL="0" distR="0" wp14:anchorId="2C1D4B2D" wp14:editId="67E7D617">
            <wp:extent cx="5943600" cy="2586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586355"/>
                    </a:xfrm>
                    <a:prstGeom prst="rect">
                      <a:avLst/>
                    </a:prstGeom>
                  </pic:spPr>
                </pic:pic>
              </a:graphicData>
            </a:graphic>
          </wp:inline>
        </w:drawing>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8"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19" w:history="1">
        <w:r w:rsidRPr="00D05E0B">
          <w:rPr>
            <w:rStyle w:val="Hyperlink"/>
          </w:rPr>
          <w:t>http://www.beta.inegi.org.mx/proyectos/registros/vitales/mortalidad/default.html</w:t>
        </w:r>
      </w:hyperlink>
    </w:p>
    <w:p w14:paraId="7F29E73E" w14:textId="73ABCA2F"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36845A" w14:textId="77777777" w:rsidR="00CE5A7D" w:rsidRDefault="00CE5A7D" w:rsidP="008626B5">
      <w:r>
        <w:separator/>
      </w:r>
    </w:p>
  </w:endnote>
  <w:endnote w:type="continuationSeparator" w:id="0">
    <w:p w14:paraId="035FA1FC" w14:textId="77777777" w:rsidR="00CE5A7D" w:rsidRDefault="00CE5A7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E50FC36" w:rsidR="00385EAB" w:rsidRDefault="00385EAB">
        <w:pPr>
          <w:pStyle w:val="Footer"/>
          <w:jc w:val="right"/>
        </w:pPr>
        <w:r>
          <w:fldChar w:fldCharType="begin"/>
        </w:r>
        <w:r>
          <w:instrText xml:space="preserve"> PAGE   \* MERGEFORMAT </w:instrText>
        </w:r>
        <w:r>
          <w:fldChar w:fldCharType="separate"/>
        </w:r>
        <w:r w:rsidR="00664F56">
          <w:rPr>
            <w:noProof/>
          </w:rPr>
          <w:t>1</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81E08C" w14:textId="77777777" w:rsidR="00CE5A7D" w:rsidRDefault="00CE5A7D" w:rsidP="008626B5">
      <w:r>
        <w:separator/>
      </w:r>
    </w:p>
  </w:footnote>
  <w:footnote w:type="continuationSeparator" w:id="0">
    <w:p w14:paraId="353A6B9E" w14:textId="77777777" w:rsidR="00CE5A7D" w:rsidRDefault="00CE5A7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64F56"/>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6F773A"/>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110"/>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0159A"/>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5A7D"/>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4F3A"/>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image" Target="media/image5.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EC3A8-DFA8-4A3A-A25F-956C611F0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10</Pages>
  <Words>1461</Words>
  <Characters>8330</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7</cp:revision>
  <dcterms:created xsi:type="dcterms:W3CDTF">2017-09-04T17:48:00Z</dcterms:created>
  <dcterms:modified xsi:type="dcterms:W3CDTF">2018-11-08T21:20:00Z</dcterms:modified>
</cp:coreProperties>
</file>